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11731794"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 xml:space="preserve">As hypothesized, the nectar specialist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compounds thought to reduce microbial growth in nectar</w:t>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lastRenderedPageBreak/>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5946E36B"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w:t>
      </w:r>
      <w:r w:rsidR="00FE140A" w:rsidRPr="00DB55B1">
        <w:rPr>
          <w:rFonts w:ascii="Arial" w:eastAsia="Arial" w:hAnsi="Arial" w:cs="Arial"/>
          <w:color w:val="000000"/>
        </w:rPr>
        <w:lastRenderedPageBreak/>
        <w:t>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25CA295B" w:rsidR="00682FF2" w:rsidRPr="00DB55B1" w:rsidRDefault="00B43301">
      <w:pPr>
        <w:spacing w:after="0" w:line="360" w:lineRule="auto"/>
        <w:rPr>
          <w:rFonts w:ascii="Arial" w:eastAsia="Arial" w:hAnsi="Arial" w:cs="Arial"/>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0D6D2B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w:t>
      </w:r>
      <w:r w:rsidRPr="00DB55B1">
        <w:rPr>
          <w:rFonts w:ascii="Arial" w:eastAsia="Arial" w:hAnsi="Arial" w:cs="Arial"/>
          <w:color w:val="000000"/>
        </w:rPr>
        <w:lastRenderedPageBreak/>
        <w:t>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Preparing synthetic nectars</w:t>
      </w:r>
    </w:p>
    <w:p w14:paraId="00000030" w14:textId="77777777" w:rsidR="00682FF2" w:rsidRPr="00DB55B1" w:rsidRDefault="00B43301">
      <w:pPr>
        <w:spacing w:after="0" w:line="360" w:lineRule="auto"/>
        <w:rPr>
          <w:rFonts w:ascii="Arial" w:eastAsia="Arial" w:hAnsi="Arial" w:cs="Arial"/>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xml:space="preserve">) w/v, 1% peptone w/v, 3% yeast extract w/v, 50% 100x non-essential amino acids v/v.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0E8EE7D"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w:t>
      </w:r>
      <w:r w:rsidRPr="00DB55B1">
        <w:rPr>
          <w:rFonts w:ascii="Arial" w:eastAsia="Arial" w:hAnsi="Arial" w:cs="Arial"/>
        </w:rPr>
        <w:t xml:space="preserve"> (</w:t>
      </w:r>
      <w:r w:rsidRPr="00DB55B1">
        <w:rPr>
          <w:rFonts w:ascii="Arial" w:eastAsia="Arial" w:hAnsi="Arial" w:cs="Arial"/>
          <w:color w:val="000000"/>
        </w:rPr>
        <w:t>2000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in 15% glycerol v/v with 15% sucrose w/v</w:t>
      </w:r>
      <w:r w:rsidRPr="00DB55B1">
        <w:rPr>
          <w:rFonts w:ascii="Arial" w:eastAsia="Arial" w:hAnsi="Arial" w:cs="Arial"/>
        </w:rPr>
        <w:t>)</w:t>
      </w:r>
      <w:r w:rsidRPr="00DB55B1">
        <w:rPr>
          <w:rFonts w:ascii="Arial" w:eastAsia="Arial" w:hAnsi="Arial" w:cs="Arial"/>
          <w:color w:val="000000"/>
        </w:rPr>
        <w:t>.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 xml:space="preserve">igure 1 for plate mapping). We assigned each microbe’s location on the 96 well plate using a random number generator and kept the location consistent across all plates. 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7E72D156"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a facultative nectar</w:t>
      </w:r>
      <w:r w:rsidRPr="00DB55B1">
        <w:rPr>
          <w:rFonts w:ascii="Arial" w:eastAsia="Arial" w:hAnsi="Arial" w:cs="Arial"/>
          <w:shd w:val="clear" w:color="auto" w:fill="FDFDFD"/>
        </w:rPr>
        <w:t xml:space="preserve">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non-nectar </w:t>
      </w:r>
      <w:r w:rsidR="002712A1" w:rsidRPr="00DB55B1">
        <w:rPr>
          <w:rFonts w:ascii="Arial" w:eastAsia="Arial" w:hAnsi="Arial" w:cs="Arial"/>
          <w:shd w:val="clear" w:color="auto" w:fill="FDFDFD"/>
        </w:rPr>
        <w:t xml:space="preserve">yeast </w:t>
      </w:r>
      <w:r w:rsidRPr="00DB55B1">
        <w:rPr>
          <w:rFonts w:ascii="Arial" w:eastAsia="Arial" w:hAnsi="Arial" w:cs="Arial"/>
          <w:color w:val="000000"/>
          <w:shd w:val="clear" w:color="auto" w:fill="FDFDFD"/>
        </w:rPr>
        <w:t>(</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a nectar specialist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w:t>
      </w:r>
      <w:proofErr w:type="gramStart"/>
      <w:r w:rsidRPr="00DB55B1">
        <w:rPr>
          <w:rFonts w:ascii="Arial" w:eastAsia="Arial" w:hAnsi="Arial" w:cs="Arial"/>
          <w:color w:val="000000"/>
          <w:shd w:val="clear" w:color="auto" w:fill="FDFDFD"/>
        </w:rPr>
        <w:lastRenderedPageBreak/>
        <w:t>nectar specialist bacteria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Pr="00DB55B1">
        <w:rPr>
          <w:rFonts w:ascii="Arial" w:eastAsia="Arial" w:hAnsi="Arial" w:cs="Arial"/>
          <w:i/>
          <w:color w:val="000000"/>
          <w:shd w:val="clear" w:color="auto" w:fill="FDFDFD"/>
        </w:rPr>
        <w:t>)</w:t>
      </w:r>
      <w:proofErr w:type="gramEnd"/>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a non-nectar </w:t>
      </w:r>
      <w:r w:rsidR="004F7A1D" w:rsidRPr="00DB55B1">
        <w:rPr>
          <w:rFonts w:ascii="Arial" w:eastAsia="Arial" w:hAnsi="Arial" w:cs="Arial"/>
          <w:color w:val="000000"/>
          <w:shd w:val="clear" w:color="auto" w:fill="FDFDFD"/>
        </w:rPr>
        <w:t xml:space="preserve">specialist </w:t>
      </w:r>
      <w:r w:rsidR="002712A1" w:rsidRPr="00DB55B1">
        <w:rPr>
          <w:rFonts w:ascii="Arial" w:eastAsia="Arial" w:hAnsi="Arial" w:cs="Arial"/>
          <w:color w:val="000000"/>
          <w:shd w:val="clear" w:color="auto" w:fill="FDFDFD"/>
        </w:rPr>
        <w:t>yeast</w:t>
      </w:r>
      <w:r w:rsidR="002712A1" w:rsidRPr="00DB55B1">
        <w:rPr>
          <w:rFonts w:ascii="Arial" w:eastAsia="Arial" w:hAnsi="Arial" w:cs="Arial"/>
          <w:shd w:val="clear" w:color="auto" w:fill="FDFDFD"/>
        </w:rPr>
        <w:t xml:space="preserve"> </w:t>
      </w:r>
      <w:r w:rsidRPr="00DB55B1">
        <w:rPr>
          <w:rFonts w:ascii="Arial" w:eastAsia="Arial" w:hAnsi="Arial" w:cs="Arial"/>
          <w:shd w:val="clear" w:color="auto" w:fill="FDFDFD"/>
        </w:rPr>
        <w:t>with</w:t>
      </w:r>
      <w:r w:rsidRPr="00DB55B1">
        <w:rPr>
          <w:rFonts w:ascii="Arial" w:eastAsia="Arial" w:hAnsi="Arial" w:cs="Arial"/>
          <w:color w:val="000000"/>
          <w:shd w:val="clear" w:color="auto" w:fill="FDFDFD"/>
        </w:rPr>
        <w:t xml:space="preserve"> a nectar specialist bacteria </w:t>
      </w:r>
      <w:r w:rsidRPr="00DB55B1">
        <w:rPr>
          <w:rFonts w:ascii="Arial" w:eastAsia="Arial" w:hAnsi="Arial" w:cs="Arial"/>
          <w:color w:val="000000"/>
        </w:rPr>
        <w:t>(</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5010B6F1"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 xml:space="preserve">both parameters to zero. 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lastRenderedPageBreak/>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proofErr w:type="gramStart"/>
      <w:r w:rsidR="00653A0F" w:rsidRPr="00DB55B1">
        <w:rPr>
          <w:rFonts w:ascii="Arial" w:eastAsia="Arial" w:hAnsi="Arial" w:cs="Arial"/>
        </w:rPr>
        <w:t>correlated</w:t>
      </w:r>
      <w:proofErr w:type="gramEnd"/>
      <w:r w:rsidR="00653A0F" w:rsidRPr="00DB55B1">
        <w:rPr>
          <w:rFonts w:ascii="Arial" w:eastAsia="Arial" w:hAnsi="Arial" w:cs="Arial"/>
        </w:rPr>
        <w:t xml:space="preserve">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t>
      </w:r>
      <w:proofErr w:type="gramStart"/>
      <w:r w:rsidR="00CB2A16" w:rsidRPr="00DB55B1">
        <w:rPr>
          <w:rFonts w:ascii="Arial" w:eastAsia="Arial" w:hAnsi="Arial" w:cs="Arial"/>
        </w:rPr>
        <w:t>Wallis</w:t>
      </w:r>
      <w:proofErr w:type="gramEnd"/>
      <w:r w:rsidR="00CB2A16" w:rsidRPr="00DB55B1">
        <w:rPr>
          <w:rFonts w:ascii="Arial" w:eastAsia="Arial" w:hAnsi="Arial" w:cs="Arial"/>
        </w:rPr>
        <w:t xml:space="preserve">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1F941C99"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and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showed </w:t>
      </w:r>
      <w:r w:rsidR="00675645" w:rsidRPr="00DB55B1">
        <w:rPr>
          <w:rFonts w:ascii="Arial" w:eastAsia="Arial" w:hAnsi="Arial" w:cs="Arial"/>
        </w:rPr>
        <w:t xml:space="preserve">a </w:t>
      </w:r>
      <w:r w:rsidR="00CE067D" w:rsidRPr="00DB55B1">
        <w:rPr>
          <w:rFonts w:ascii="Arial" w:eastAsia="Arial" w:hAnsi="Arial" w:cs="Arial"/>
        </w:rPr>
        <w:t xml:space="preserve">(non-significant) </w:t>
      </w:r>
      <w:r w:rsidR="00675645" w:rsidRPr="00DB55B1">
        <w:rPr>
          <w:rFonts w:ascii="Arial" w:eastAsia="Arial" w:hAnsi="Arial" w:cs="Arial"/>
        </w:rPr>
        <w:t xml:space="preserve">trend </w:t>
      </w:r>
      <w:r w:rsidR="00CE067D" w:rsidRPr="00DB55B1">
        <w:rPr>
          <w:rFonts w:ascii="Arial" w:eastAsia="Arial" w:hAnsi="Arial" w:cs="Arial"/>
        </w:rPr>
        <w:t xml:space="preserve">of </w:t>
      </w:r>
      <w:r w:rsidRPr="00DB55B1">
        <w:rPr>
          <w:rFonts w:ascii="Arial" w:eastAsia="Arial" w:hAnsi="Arial" w:cs="Arial"/>
        </w:rPr>
        <w:t>maximum OD suppression overall.</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6E091D" w:rsidRPr="00DB55B1">
        <w:rPr>
          <w:rFonts w:ascii="Arial" w:eastAsia="Arial" w:hAnsi="Arial" w:cs="Arial"/>
        </w:rPr>
        <w:t xml:space="preserve"> and EtOH</w:t>
      </w:r>
      <w:r w:rsidR="00675645" w:rsidRPr="00DB55B1">
        <w:rPr>
          <w:rFonts w:ascii="Arial" w:eastAsia="Arial" w:hAnsi="Arial" w:cs="Arial"/>
        </w:rPr>
        <w:t xml:space="preserve"> had no significant effect </w:t>
      </w:r>
      <w:r w:rsidR="006E091D" w:rsidRPr="00DB55B1">
        <w:rPr>
          <w:rFonts w:ascii="Arial" w:eastAsia="Arial" w:hAnsi="Arial" w:cs="Arial"/>
        </w:rPr>
        <w:t>(</w:t>
      </w:r>
      <w:r w:rsidR="00675645" w:rsidRPr="00DB55B1">
        <w:rPr>
          <w:rFonts w:ascii="Arial" w:eastAsia="Arial" w:hAnsi="Arial" w:cs="Arial"/>
        </w:rPr>
        <w:t>0</w:t>
      </w:r>
      <w:r w:rsidR="006E091D" w:rsidRPr="00DB55B1">
        <w:rPr>
          <w:rFonts w:ascii="Arial" w:eastAsia="Arial" w:hAnsi="Arial" w:cs="Arial"/>
        </w:rPr>
        <w:t>.</w:t>
      </w:r>
      <w:r w:rsidR="000E34CE" w:rsidRPr="00DB55B1">
        <w:rPr>
          <w:rFonts w:ascii="Arial" w:eastAsia="Arial" w:hAnsi="Arial" w:cs="Arial"/>
        </w:rPr>
        <w:t>2</w:t>
      </w:r>
      <w:r w:rsidR="006E091D" w:rsidRPr="00DB55B1">
        <w:rPr>
          <w:rFonts w:ascii="Arial" w:eastAsia="Arial" w:hAnsi="Arial" w:cs="Arial"/>
        </w:rPr>
        <w:t xml:space="preserve"> +/- 0.1</w:t>
      </w:r>
      <w:r w:rsidR="000E34CE" w:rsidRPr="00DB55B1">
        <w:rPr>
          <w:rFonts w:ascii="Arial" w:eastAsia="Arial" w:hAnsi="Arial" w:cs="Arial"/>
        </w:rPr>
        <w:t>4</w:t>
      </w:r>
      <w:r w:rsidR="006E091D" w:rsidRPr="00DB55B1">
        <w:rPr>
          <w:rFonts w:ascii="Arial" w:eastAsia="Arial" w:hAnsi="Arial" w:cs="Arial"/>
        </w:rPr>
        <w:t>, p = 0.1</w:t>
      </w:r>
      <w:r w:rsidR="0039094A" w:rsidRPr="00DB55B1">
        <w:rPr>
          <w:rFonts w:ascii="Arial" w:eastAsia="Arial" w:hAnsi="Arial" w:cs="Arial"/>
        </w:rPr>
        <w:t>5</w:t>
      </w:r>
      <w:r w:rsidR="006E091D" w:rsidRPr="00DB55B1">
        <w:rPr>
          <w:rFonts w:ascii="Arial" w:eastAsia="Arial" w:hAnsi="Arial" w:cs="Arial"/>
        </w:rPr>
        <w:t>)</w:t>
      </w:r>
      <w:r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 xml:space="preserve">maximum </w:t>
      </w:r>
      <w:r w:rsidRPr="00DB55B1">
        <w:rPr>
          <w:rFonts w:ascii="Arial" w:eastAsia="Arial" w:hAnsi="Arial" w:cs="Arial"/>
        </w:rPr>
        <w:lastRenderedPageBreak/>
        <w:t>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 xml:space="preserve">we found that contrary to </w:t>
      </w:r>
      <w:r w:rsidR="00B43301" w:rsidRPr="00F47FA3">
        <w:rPr>
          <w:rFonts w:ascii="Arial" w:eastAsia="Arial" w:hAnsi="Arial" w:cs="Arial"/>
        </w:rPr>
        <w:lastRenderedPageBreak/>
        <w:t>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110F7EEA" w:rsidR="00682FF2" w:rsidRPr="00DB55B1" w:rsidRDefault="00ED0BE9">
      <w:pPr>
        <w:spacing w:after="0" w:line="360" w:lineRule="auto"/>
        <w:rPr>
          <w:rFonts w:ascii="Arial" w:eastAsia="Arial" w:hAnsi="Arial" w:cs="Arial"/>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H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mM. 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lastRenderedPageBreak/>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5380A4DF"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4B3875" w:rsidRPr="00DB55B1">
        <w:rPr>
          <w:rFonts w:ascii="Arial" w:eastAsia="Arial" w:hAnsi="Arial" w:cs="Arial"/>
        </w:rPr>
        <w:t xml:space="preserve"> </w:t>
      </w:r>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r w:rsidRPr="00DB55B1">
        <w:rPr>
          <w:rFonts w:ascii="Arial" w:eastAsia="Arial" w:hAnsi="Arial" w:cs="Arial"/>
        </w:rPr>
        <w:t xml:space="preserve">. </w:t>
      </w:r>
      <w:r w:rsidR="008557A6">
        <w:rPr>
          <w:rFonts w:ascii="Arial" w:eastAsia="Arial" w:hAnsi="Arial" w:cs="Arial"/>
        </w:rPr>
        <w:t xml:space="preserve">This might be particularly true in nectar (or nectar surrogates). C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424C692C" w14:textId="60FCF928" w:rsidR="00596475" w:rsidRPr="00DB55B1" w:rsidRDefault="004B3875">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 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FB387E" w:rsidRPr="00DB55B1">
        <w:rPr>
          <w:rFonts w:ascii="Arial" w:eastAsia="Arial" w:hAnsi="Arial" w:cs="Arial"/>
          <w:shd w:val="clear" w:color="auto" w:fill="FDFDFD"/>
        </w:rPr>
        <w:t>W</w:t>
      </w:r>
      <w:r w:rsidR="00596475" w:rsidRPr="00DB55B1">
        <w:rPr>
          <w:rFonts w:ascii="Arial" w:eastAsia="Arial" w:hAnsi="Arial" w:cs="Arial"/>
          <w:shd w:val="clear" w:color="auto" w:fill="FDFDFD"/>
        </w:rPr>
        <w:t xml:space="preserve">hether the impacts of NACs observed here are stronger or weaker than these other factors (and thus are ecologically relevant) is an open question. </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3775E537" w14:textId="77777777" w:rsidR="00AA5DCC" w:rsidRPr="00DB55B1" w:rsidRDefault="00AA5DCC" w:rsidP="00AA5DCC">
      <w:pPr>
        <w:pStyle w:val="Bibliography"/>
        <w:rPr>
          <w:rFonts w:ascii="Arial" w:hAnsi="Arial" w:cs="Arial"/>
          <w:b/>
          <w:bCs/>
        </w:rPr>
      </w:pPr>
      <w:r w:rsidRPr="00DB55B1">
        <w:rPr>
          <w:rFonts w:ascii="Arial" w:hAnsi="Arial" w:cs="Arial"/>
          <w:b/>
          <w:bCs/>
        </w:rPr>
        <w:t>Statements and Declarations</w:t>
      </w:r>
    </w:p>
    <w:p w14:paraId="40E73FC1" w14:textId="77777777" w:rsidR="00AA5DCC" w:rsidRPr="009D705F" w:rsidRDefault="00AA5DCC" w:rsidP="00AA5DCC">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285A19D" w14:textId="77777777" w:rsidR="00AA5DCC" w:rsidRDefault="00AA5DCC" w:rsidP="00AA5DCC">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w:t>
      </w:r>
      <w:r w:rsidRPr="00DB55B1">
        <w:rPr>
          <w:rFonts w:ascii="Arial" w:eastAsia="Arial" w:hAnsi="Arial" w:cs="Arial"/>
        </w:rPr>
        <w:lastRenderedPageBreak/>
        <w:t xml:space="preserve">of the </w:t>
      </w:r>
      <w:proofErr w:type="spellStart"/>
      <w:r w:rsidRPr="00DB55B1">
        <w:rPr>
          <w:rFonts w:ascii="Arial" w:eastAsia="Arial" w:hAnsi="Arial" w:cs="Arial"/>
        </w:rPr>
        <w:t>Vannette</w:t>
      </w:r>
      <w:proofErr w:type="spellEnd"/>
      <w:r w:rsidRPr="00DB55B1">
        <w:rPr>
          <w:rFonts w:ascii="Arial" w:eastAsia="Arial" w:hAnsi="Arial" w:cs="Arial"/>
        </w:rPr>
        <w:t xml:space="preserv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5B95B6FC" w14:textId="77777777" w:rsidR="00AA5DCC" w:rsidRDefault="00AA5DCC" w:rsidP="00AA5DCC">
      <w:pPr>
        <w:pBdr>
          <w:top w:val="nil"/>
          <w:left w:val="nil"/>
          <w:bottom w:val="nil"/>
          <w:right w:val="nil"/>
          <w:between w:val="nil"/>
        </w:pBdr>
        <w:spacing w:after="0" w:line="360" w:lineRule="auto"/>
        <w:rPr>
          <w:rFonts w:ascii="Arial" w:eastAsia="Arial" w:hAnsi="Arial" w:cs="Arial"/>
          <w:u w:val="single"/>
        </w:rPr>
      </w:pPr>
    </w:p>
    <w:p w14:paraId="1999CF2C" w14:textId="77777777" w:rsidR="00AA5DCC" w:rsidRPr="00DB55B1" w:rsidRDefault="00AA5DCC" w:rsidP="00AA5DCC">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3CAD8B80" w14:textId="77777777" w:rsidR="00AA5DCC" w:rsidRPr="00DB55B1" w:rsidRDefault="00AA5DCC" w:rsidP="00AA5DCC">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68CD7009" w14:textId="77777777" w:rsidR="00AA5DCC" w:rsidRDefault="00AA5DCC" w:rsidP="00AA5DCC">
      <w:pPr>
        <w:spacing w:after="0" w:line="360" w:lineRule="auto"/>
        <w:rPr>
          <w:rStyle w:val="Emphasis"/>
          <w:rFonts w:ascii="Arial" w:hAnsi="Arial" w:cs="Arial"/>
          <w:i w:val="0"/>
          <w:iCs w:val="0"/>
          <w:u w:val="single"/>
        </w:rPr>
      </w:pPr>
    </w:p>
    <w:p w14:paraId="2C4FEE80" w14:textId="77777777" w:rsidR="00AA5DCC" w:rsidRPr="00481B68" w:rsidRDefault="00AA5DCC" w:rsidP="00AA5DCC">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17D6730" w14:textId="77777777" w:rsidR="00AA5DCC" w:rsidRPr="00DB55B1" w:rsidRDefault="00AA5DCC" w:rsidP="00AA5DCC">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 the National Science Foundation (DEB-1846266 to RLV) and the United States Department of Agriculture/Cooperative State Research, Education and Extension Service (Multistate NE1501 to RLV).</w:t>
      </w:r>
    </w:p>
    <w:p w14:paraId="12EC693E" w14:textId="77777777" w:rsidR="00AA5DCC" w:rsidRPr="00DB55B1" w:rsidRDefault="00AA5DCC" w:rsidP="00AA5DCC">
      <w:pPr>
        <w:spacing w:after="0" w:line="360" w:lineRule="auto"/>
        <w:rPr>
          <w:rStyle w:val="Emphasis"/>
          <w:rFonts w:ascii="Arial" w:hAnsi="Arial" w:cs="Arial"/>
          <w:i w:val="0"/>
          <w:iCs w:val="0"/>
        </w:rPr>
      </w:pPr>
    </w:p>
    <w:p w14:paraId="128E29F8" w14:textId="77777777" w:rsidR="00AA5DCC" w:rsidRPr="00481B68" w:rsidRDefault="00AA5DCC" w:rsidP="00AA5DCC">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72ECDCA4" w14:textId="77777777" w:rsidR="00AA5DCC" w:rsidRDefault="00AA5DCC" w:rsidP="00AA5DCC">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03D97FB6" w14:textId="77777777" w:rsidR="00AA5DCC" w:rsidRPr="00B41B61" w:rsidRDefault="00AA5DCC" w:rsidP="00AA5DCC">
      <w:pPr>
        <w:spacing w:after="0" w:line="360" w:lineRule="auto"/>
        <w:rPr>
          <w:rStyle w:val="Emphasis"/>
          <w:rFonts w:ascii="Arial" w:eastAsia="Arial" w:hAnsi="Arial" w:cs="Arial"/>
          <w:i w:val="0"/>
          <w:iCs w:val="0"/>
        </w:rPr>
      </w:pPr>
    </w:p>
    <w:p w14:paraId="4A050D9B" w14:textId="77777777" w:rsidR="00AA5DCC" w:rsidRPr="00481B68" w:rsidRDefault="00AA5DCC" w:rsidP="00AA5DCC">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3EE7DEC2" w14:textId="77777777" w:rsidR="00AA5DCC" w:rsidRPr="00DB55B1" w:rsidRDefault="00AA5DCC" w:rsidP="00AA5DCC">
      <w:pPr>
        <w:spacing w:after="240" w:line="360" w:lineRule="auto"/>
        <w:rPr>
          <w:rStyle w:val="Emphasis"/>
          <w:rFonts w:ascii="Arial" w:hAnsi="Arial" w:cs="Arial"/>
          <w:i w:val="0"/>
          <w:iCs w:val="0"/>
        </w:rPr>
      </w:pPr>
      <w:r w:rsidRPr="00DB55B1">
        <w:rPr>
          <w:rStyle w:val="Emphasis"/>
          <w:rFonts w:ascii="Arial" w:hAnsi="Arial" w:cs="Arial"/>
          <w:i w:val="0"/>
          <w:iCs w:val="0"/>
        </w:rPr>
        <w:t>All datasets generated during the study as well as data analysis scripts and outputs can be found</w:t>
      </w:r>
      <w:r>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9" w:history="1">
        <w:r w:rsidRPr="00DB55B1">
          <w:rPr>
            <w:rStyle w:val="Hyperlink"/>
            <w:rFonts w:ascii="Arial" w:hAnsi="Arial" w:cs="Arial"/>
          </w:rPr>
          <w:t>https://github.com/tobiasgmueller/nectar_growth_assay</w:t>
        </w:r>
      </w:hyperlink>
    </w:p>
    <w:p w14:paraId="00000072" w14:textId="50107F28" w:rsidR="00682FF2" w:rsidRDefault="00682FF2">
      <w:pPr>
        <w:spacing w:after="240" w:line="360" w:lineRule="auto"/>
        <w:rPr>
          <w:rFonts w:ascii="Arial" w:eastAsia="Arial" w:hAnsi="Arial" w:cs="Arial"/>
        </w:rPr>
      </w:pPr>
    </w:p>
    <w:p w14:paraId="23EAEF02" w14:textId="77777777" w:rsidR="00AA5DCC" w:rsidRPr="00DB55B1" w:rsidRDefault="00AA5DCC">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5. </w:t>
      </w:r>
      <w:r w:rsidRPr="00DB55B1">
        <w:rPr>
          <w:rFonts w:ascii="Arial" w:hAnsi="Arial" w:cs="Arial"/>
        </w:rPr>
        <w:tab/>
        <w:t>Ryniewicz J, Skłodowski M, Chmur M, et al (2020) Intraspecific Variation in Nectar Chemistry and Its Implications for Insect Visitors: The Case of the Medicinal Plant, Polemonium Caeruleum L. Plants (Basel) 9:.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Russell AL, Rebolleda-Gómez M, Shaible TM, Ashman T-L (2019) Movers and shakers: Bumble bee foraging behavior shapes the dispersal of microbes among and within flowers. Ecosphere 10:e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Dhami MK, Hartwig T, Fukami T (2016) Genetic basis of priority effects: insights from nectar yeast. Proceedings of the Royal Society B: Biological Sciences 283:.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31. </w:t>
      </w:r>
      <w:r w:rsidRPr="00DB55B1">
        <w:rPr>
          <w:rFonts w:ascii="Arial" w:hAnsi="Arial" w:cs="Arial"/>
        </w:rPr>
        <w:tab/>
        <w:t>Block AK, Yakubova E, Widhalm JR (2019) Specialized naphthoquinones present in Impatiens glandulifera nectaries inhibit the growth of fungal nectar microbes. Plant Direct 3:e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Young EC, Farrell IW, Adler LS, et al (2019) Chemistry of floral rewards: intra- and interspecific variability of nectar and pollen secondary metabolites across taxa. Ecological Monographs 89:e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0000012D" w14:textId="4E5965B0" w:rsidR="00682FF2" w:rsidRPr="00DB55B1" w:rsidRDefault="008A3398" w:rsidP="00980636">
      <w:pPr>
        <w:spacing w:after="0" w:line="360" w:lineRule="auto"/>
        <w:rPr>
          <w:rFonts w:ascii="Arial" w:eastAsia="Arial" w:hAnsi="Arial" w:cs="Arial"/>
        </w:rPr>
      </w:pPr>
      <w:r w:rsidRPr="00DB55B1">
        <w:rPr>
          <w:rFonts w:ascii="Arial" w:eastAsia="Arial" w:hAnsi="Arial" w:cs="Arial"/>
        </w:rPr>
        <w:fldChar w:fldCharType="end"/>
      </w:r>
    </w:p>
    <w:sectPr w:rsidR="00682FF2" w:rsidRPr="00DB55B1" w:rsidSect="00980636">
      <w:footerReference w:type="default" r:id="rId10"/>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82CFF" w14:textId="77777777" w:rsidR="00BD3AD7" w:rsidRDefault="00BD3AD7" w:rsidP="00231546">
      <w:pPr>
        <w:spacing w:after="0" w:line="240" w:lineRule="auto"/>
      </w:pPr>
      <w:r>
        <w:separator/>
      </w:r>
    </w:p>
  </w:endnote>
  <w:endnote w:type="continuationSeparator" w:id="0">
    <w:p w14:paraId="671D8FCC" w14:textId="77777777" w:rsidR="00BD3AD7" w:rsidRDefault="00BD3AD7"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2E600" w14:textId="77777777" w:rsidR="00BD3AD7" w:rsidRDefault="00BD3AD7" w:rsidP="00231546">
      <w:pPr>
        <w:spacing w:after="0" w:line="240" w:lineRule="auto"/>
      </w:pPr>
      <w:r>
        <w:separator/>
      </w:r>
    </w:p>
  </w:footnote>
  <w:footnote w:type="continuationSeparator" w:id="0">
    <w:p w14:paraId="45CBE7CA" w14:textId="77777777" w:rsidR="00BD3AD7" w:rsidRDefault="00BD3AD7"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4"/>
  </w:num>
  <w:num w:numId="4">
    <w:abstractNumId w:val="0"/>
  </w:num>
  <w:num w:numId="5">
    <w:abstractNumId w:val="3"/>
  </w:num>
  <w:num w:numId="6">
    <w:abstractNumId w:val="6"/>
  </w:num>
  <w:num w:numId="7">
    <w:abstractNumId w:val="1"/>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200C7"/>
    <w:rsid w:val="00020527"/>
    <w:rsid w:val="00021F3D"/>
    <w:rsid w:val="000235A7"/>
    <w:rsid w:val="00024CB4"/>
    <w:rsid w:val="00030A9F"/>
    <w:rsid w:val="00032CAB"/>
    <w:rsid w:val="00044826"/>
    <w:rsid w:val="00047915"/>
    <w:rsid w:val="00052CF5"/>
    <w:rsid w:val="00055E29"/>
    <w:rsid w:val="00065270"/>
    <w:rsid w:val="00067F46"/>
    <w:rsid w:val="00073BD7"/>
    <w:rsid w:val="00077A14"/>
    <w:rsid w:val="00081BB1"/>
    <w:rsid w:val="00086AF6"/>
    <w:rsid w:val="00093F88"/>
    <w:rsid w:val="0009426A"/>
    <w:rsid w:val="000A4A58"/>
    <w:rsid w:val="000B4F77"/>
    <w:rsid w:val="000B6CF7"/>
    <w:rsid w:val="000C05A7"/>
    <w:rsid w:val="000C15A2"/>
    <w:rsid w:val="000C1CE0"/>
    <w:rsid w:val="000C4626"/>
    <w:rsid w:val="000C6A40"/>
    <w:rsid w:val="000D05FE"/>
    <w:rsid w:val="000D721B"/>
    <w:rsid w:val="000E1797"/>
    <w:rsid w:val="000E34CE"/>
    <w:rsid w:val="000E7F5A"/>
    <w:rsid w:val="000F0D2E"/>
    <w:rsid w:val="000F6B3E"/>
    <w:rsid w:val="00102AB1"/>
    <w:rsid w:val="00102FC6"/>
    <w:rsid w:val="00103BA3"/>
    <w:rsid w:val="001048D7"/>
    <w:rsid w:val="00105859"/>
    <w:rsid w:val="00115054"/>
    <w:rsid w:val="0011606E"/>
    <w:rsid w:val="001169AC"/>
    <w:rsid w:val="00121467"/>
    <w:rsid w:val="0012333F"/>
    <w:rsid w:val="0012446C"/>
    <w:rsid w:val="00131FFD"/>
    <w:rsid w:val="001324EE"/>
    <w:rsid w:val="00133F16"/>
    <w:rsid w:val="00143B1F"/>
    <w:rsid w:val="00143CFC"/>
    <w:rsid w:val="001447F4"/>
    <w:rsid w:val="00146150"/>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820AA"/>
    <w:rsid w:val="00285F16"/>
    <w:rsid w:val="00293CE6"/>
    <w:rsid w:val="002B0A78"/>
    <w:rsid w:val="002B5779"/>
    <w:rsid w:val="002B5F6C"/>
    <w:rsid w:val="002C2B10"/>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6ED1"/>
    <w:rsid w:val="0031486F"/>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5E80"/>
    <w:rsid w:val="003A57A5"/>
    <w:rsid w:val="003B0596"/>
    <w:rsid w:val="003B3BBD"/>
    <w:rsid w:val="003B47BA"/>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5EF7"/>
    <w:rsid w:val="004D2133"/>
    <w:rsid w:val="004D65A8"/>
    <w:rsid w:val="004E33AA"/>
    <w:rsid w:val="004E7AC7"/>
    <w:rsid w:val="004F1315"/>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46F71"/>
    <w:rsid w:val="005510C3"/>
    <w:rsid w:val="00551F44"/>
    <w:rsid w:val="00552D57"/>
    <w:rsid w:val="0055496B"/>
    <w:rsid w:val="00554EB3"/>
    <w:rsid w:val="005674C6"/>
    <w:rsid w:val="00573123"/>
    <w:rsid w:val="00573328"/>
    <w:rsid w:val="00577877"/>
    <w:rsid w:val="00580AD8"/>
    <w:rsid w:val="005829C0"/>
    <w:rsid w:val="00582E08"/>
    <w:rsid w:val="0058469E"/>
    <w:rsid w:val="00587FD7"/>
    <w:rsid w:val="00593952"/>
    <w:rsid w:val="00596475"/>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3A0F"/>
    <w:rsid w:val="00653CE0"/>
    <w:rsid w:val="00657880"/>
    <w:rsid w:val="006615B9"/>
    <w:rsid w:val="006675EF"/>
    <w:rsid w:val="00675645"/>
    <w:rsid w:val="0067634F"/>
    <w:rsid w:val="00680700"/>
    <w:rsid w:val="0068115B"/>
    <w:rsid w:val="00682FF2"/>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8DF"/>
    <w:rsid w:val="006E47FD"/>
    <w:rsid w:val="006F2037"/>
    <w:rsid w:val="006F2690"/>
    <w:rsid w:val="006F60D2"/>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5077"/>
    <w:rsid w:val="00936BEE"/>
    <w:rsid w:val="009452C3"/>
    <w:rsid w:val="00957796"/>
    <w:rsid w:val="00964478"/>
    <w:rsid w:val="00966FDE"/>
    <w:rsid w:val="009701B5"/>
    <w:rsid w:val="00971ED4"/>
    <w:rsid w:val="0097727E"/>
    <w:rsid w:val="0097778E"/>
    <w:rsid w:val="00980636"/>
    <w:rsid w:val="0098189F"/>
    <w:rsid w:val="00981AA2"/>
    <w:rsid w:val="0098384A"/>
    <w:rsid w:val="00984391"/>
    <w:rsid w:val="00990455"/>
    <w:rsid w:val="009911E3"/>
    <w:rsid w:val="0099529B"/>
    <w:rsid w:val="00995A8B"/>
    <w:rsid w:val="009A7844"/>
    <w:rsid w:val="009A7B22"/>
    <w:rsid w:val="009C18A8"/>
    <w:rsid w:val="009C3707"/>
    <w:rsid w:val="009D0506"/>
    <w:rsid w:val="009D1FC6"/>
    <w:rsid w:val="009D3259"/>
    <w:rsid w:val="009D43CD"/>
    <w:rsid w:val="009D4E61"/>
    <w:rsid w:val="009D705F"/>
    <w:rsid w:val="009D78EB"/>
    <w:rsid w:val="009E0768"/>
    <w:rsid w:val="009E3D53"/>
    <w:rsid w:val="009F1554"/>
    <w:rsid w:val="009F45BC"/>
    <w:rsid w:val="009F6718"/>
    <w:rsid w:val="00A00607"/>
    <w:rsid w:val="00A126B4"/>
    <w:rsid w:val="00A139B3"/>
    <w:rsid w:val="00A15F31"/>
    <w:rsid w:val="00A4629F"/>
    <w:rsid w:val="00A51EF6"/>
    <w:rsid w:val="00A61D05"/>
    <w:rsid w:val="00A62062"/>
    <w:rsid w:val="00A625C9"/>
    <w:rsid w:val="00A67E9D"/>
    <w:rsid w:val="00A77B4D"/>
    <w:rsid w:val="00A77D3E"/>
    <w:rsid w:val="00A84C00"/>
    <w:rsid w:val="00A863A3"/>
    <w:rsid w:val="00A96FE8"/>
    <w:rsid w:val="00A97971"/>
    <w:rsid w:val="00A97E1A"/>
    <w:rsid w:val="00AA5DCC"/>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2E25"/>
    <w:rsid w:val="00B53CF7"/>
    <w:rsid w:val="00B54587"/>
    <w:rsid w:val="00B5567C"/>
    <w:rsid w:val="00B558D9"/>
    <w:rsid w:val="00B562D7"/>
    <w:rsid w:val="00B56A71"/>
    <w:rsid w:val="00B56F5B"/>
    <w:rsid w:val="00B7122F"/>
    <w:rsid w:val="00B73D57"/>
    <w:rsid w:val="00B814A5"/>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AD7"/>
    <w:rsid w:val="00BD3D23"/>
    <w:rsid w:val="00BE6EB2"/>
    <w:rsid w:val="00BF442C"/>
    <w:rsid w:val="00BF5FA4"/>
    <w:rsid w:val="00C0315F"/>
    <w:rsid w:val="00C03601"/>
    <w:rsid w:val="00C058DD"/>
    <w:rsid w:val="00C15ACD"/>
    <w:rsid w:val="00C17392"/>
    <w:rsid w:val="00C17F49"/>
    <w:rsid w:val="00C22E52"/>
    <w:rsid w:val="00C23B13"/>
    <w:rsid w:val="00C26D6D"/>
    <w:rsid w:val="00C317D1"/>
    <w:rsid w:val="00C326B4"/>
    <w:rsid w:val="00C42D59"/>
    <w:rsid w:val="00C44ECB"/>
    <w:rsid w:val="00C47990"/>
    <w:rsid w:val="00C55058"/>
    <w:rsid w:val="00C60760"/>
    <w:rsid w:val="00C626BC"/>
    <w:rsid w:val="00C63418"/>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60E61"/>
    <w:rsid w:val="00E6485F"/>
    <w:rsid w:val="00E65DD7"/>
    <w:rsid w:val="00E71663"/>
    <w:rsid w:val="00E738F5"/>
    <w:rsid w:val="00E948CD"/>
    <w:rsid w:val="00EA0B1E"/>
    <w:rsid w:val="00EA10FC"/>
    <w:rsid w:val="00EB5A34"/>
    <w:rsid w:val="00EC490D"/>
    <w:rsid w:val="00EC7FD6"/>
    <w:rsid w:val="00ED0BE9"/>
    <w:rsid w:val="00ED16A7"/>
    <w:rsid w:val="00EF0E91"/>
    <w:rsid w:val="00EF3F81"/>
    <w:rsid w:val="00EF6322"/>
    <w:rsid w:val="00EF6550"/>
    <w:rsid w:val="00F01979"/>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6</Pages>
  <Words>32525</Words>
  <Characters>185395</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5</cp:revision>
  <cp:lastPrinted>2022-03-17T20:47:00Z</cp:lastPrinted>
  <dcterms:created xsi:type="dcterms:W3CDTF">2022-03-25T15:57:00Z</dcterms:created>
  <dcterms:modified xsi:type="dcterms:W3CDTF">2022-03-25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